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64CAC" w:rsidRDefault="00533378" w:rsidP="00533378">
      <w:pPr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bookmarkStart w:id="0" w:name="_GoBack"/>
      <w:bookmarkEnd w:id="0"/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t>DAFTAR PUSTAKA</w:t>
      </w:r>
    </w:p>
    <w:p w:rsidR="00533378" w:rsidRDefault="0069192B" w:rsidP="007547CC">
      <w:pPr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Jurnal dan Web </w:t>
      </w:r>
      <w:r w:rsidR="00533378" w:rsidRPr="00533378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: </w:t>
      </w:r>
    </w:p>
    <w:p w:rsidR="0069192B" w:rsidRDefault="0069192B" w:rsidP="00AA1BEC">
      <w:pPr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fldChar w:fldCharType="begin" w:fldLock="1"/>
      </w:r>
      <w:r>
        <w:rPr>
          <w:rFonts w:asciiTheme="majorBidi" w:hAnsiTheme="majorBidi" w:cstheme="majorBidi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Pr="000F2B9C">
        <w:rPr>
          <w:rFonts w:ascii="Times New Roman" w:hAnsi="Times New Roman" w:cs="Times New Roman"/>
          <w:noProof/>
          <w:sz w:val="24"/>
          <w:szCs w:val="24"/>
        </w:rPr>
        <w:t xml:space="preserve">Handono, O. T., Psikologi, F., Ahmad, U., &amp; Yogyakarta, D. (2013). Abstrak, </w:t>
      </w:r>
      <w:r w:rsidRPr="000F2B9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F2B9C">
        <w:rPr>
          <w:rFonts w:ascii="Times New Roman" w:hAnsi="Times New Roman" w:cs="Times New Roman"/>
          <w:noProof/>
          <w:sz w:val="24"/>
          <w:szCs w:val="24"/>
        </w:rPr>
        <w:t>(2), 79–89.</w:t>
      </w:r>
    </w:p>
    <w:p w:rsidR="00AA1BEC" w:rsidRDefault="00AA1BEC" w:rsidP="00AA1BE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noProof/>
          <w:sz w:val="24"/>
          <w:szCs w:val="24"/>
          <w:lang w:val="en-US"/>
        </w:rPr>
      </w:pPr>
      <w:r w:rsidRPr="00AA1BEC">
        <w:rPr>
          <w:rFonts w:asciiTheme="majorBidi" w:hAnsiTheme="majorBidi" w:cstheme="majorBidi"/>
          <w:noProof/>
          <w:sz w:val="24"/>
          <w:szCs w:val="24"/>
        </w:rPr>
        <w:t xml:space="preserve">Hukum, J., Ummah, K., &amp; Mashdurohatun, A. (2017). Rehabilitasi Terhadap Terhadap Anak Korban Penyalahgunaan Narkoba Dina Novitasari * *, </w:t>
      </w:r>
      <w:r w:rsidRPr="00AA1BEC">
        <w:rPr>
          <w:rFonts w:asciiTheme="majorBidi" w:hAnsiTheme="majorBidi" w:cstheme="majorBidi"/>
          <w:i/>
          <w:iCs/>
          <w:noProof/>
          <w:sz w:val="24"/>
          <w:szCs w:val="24"/>
        </w:rPr>
        <w:t>12</w:t>
      </w:r>
      <w:r w:rsidRPr="00AA1BEC">
        <w:rPr>
          <w:rFonts w:asciiTheme="majorBidi" w:hAnsiTheme="majorBidi" w:cstheme="majorBidi"/>
          <w:noProof/>
          <w:sz w:val="24"/>
          <w:szCs w:val="24"/>
        </w:rPr>
        <w:t>(4), 917–926.</w:t>
      </w:r>
    </w:p>
    <w:p w:rsidR="00F57AEE" w:rsidRPr="00F57AEE" w:rsidRDefault="00F57AEE" w:rsidP="00F57A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noProof/>
          <w:sz w:val="24"/>
          <w:szCs w:val="24"/>
          <w:lang w:val="en-US"/>
        </w:rPr>
      </w:pPr>
      <w:r w:rsidRPr="00F57AEE">
        <w:rPr>
          <w:rFonts w:asciiTheme="majorBidi" w:hAnsiTheme="majorBidi" w:cstheme="majorBidi"/>
          <w:noProof/>
          <w:sz w:val="24"/>
          <w:szCs w:val="24"/>
        </w:rPr>
        <w:t>Indonesia, R. (2009). www.bphn.go.id.</w:t>
      </w:r>
    </w:p>
    <w:p w:rsidR="00AA1BEC" w:rsidRDefault="00AA1BEC" w:rsidP="00AA1BE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noProof/>
          <w:sz w:val="24"/>
          <w:szCs w:val="24"/>
          <w:lang w:val="en-US"/>
        </w:rPr>
      </w:pPr>
      <w:r w:rsidRPr="00AA1BEC">
        <w:rPr>
          <w:rFonts w:asciiTheme="majorBidi" w:hAnsiTheme="majorBidi" w:cstheme="majorBidi"/>
          <w:noProof/>
          <w:sz w:val="24"/>
          <w:szCs w:val="24"/>
        </w:rPr>
        <w:t xml:space="preserve">Multazam, M., Asrina, A., Urip, J., Km, S., &amp; Ii, K. (2018). Dampak Penyalahgunaan Narkotika , Psikotropika dan Zat Adiktif lainnya ( NAPZA ) terhadap Perilaku Seks Pranikah Public Health Faculty Universitas Muslim Indonesia Address : Email : Phone : Article history : Received 04 June 2017 Accepted 09 July 2018, </w:t>
      </w:r>
      <w:r w:rsidRPr="00AA1BEC">
        <w:rPr>
          <w:rFonts w:asciiTheme="majorBidi" w:hAnsiTheme="majorBidi" w:cstheme="majorBidi"/>
          <w:i/>
          <w:iCs/>
          <w:noProof/>
          <w:sz w:val="24"/>
          <w:szCs w:val="24"/>
        </w:rPr>
        <w:t>1</w:t>
      </w:r>
      <w:r w:rsidRPr="00AA1BEC">
        <w:rPr>
          <w:rFonts w:asciiTheme="majorBidi" w:hAnsiTheme="majorBidi" w:cstheme="majorBidi"/>
          <w:noProof/>
          <w:sz w:val="24"/>
          <w:szCs w:val="24"/>
        </w:rPr>
        <w:t>(3), 204–216.</w:t>
      </w:r>
    </w:p>
    <w:p w:rsidR="007E2F48" w:rsidRPr="007E2F48" w:rsidRDefault="007E2F48" w:rsidP="00AA1BE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Theme="majorBidi" w:hAnsiTheme="majorBidi" w:cstheme="majorBidi"/>
          <w:noProof/>
          <w:sz w:val="24"/>
          <w:szCs w:val="24"/>
          <w:lang w:val="en-US"/>
        </w:rPr>
      </w:pPr>
      <w:r w:rsidRPr="007E2F48">
        <w:rPr>
          <w:rFonts w:asciiTheme="majorBidi" w:hAnsiTheme="majorBidi" w:cstheme="majorBidi"/>
          <w:noProof/>
          <w:sz w:val="24"/>
          <w:szCs w:val="24"/>
        </w:rPr>
        <w:t>Narkoba, P., &amp; Rehabilitasi, B. (n.d.). A .</w:t>
      </w:r>
    </w:p>
    <w:p w:rsidR="0069192B" w:rsidRDefault="0069192B" w:rsidP="00AA1BEC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0F2B9C">
        <w:rPr>
          <w:rFonts w:ascii="Times New Roman" w:hAnsi="Times New Roman" w:cs="Times New Roman"/>
          <w:noProof/>
          <w:sz w:val="24"/>
          <w:szCs w:val="24"/>
        </w:rPr>
        <w:t>Kahfi, A. S., Hatta, I., Purnamasari, I., &amp; Rosiana, D. (n.d.). 1. Pendahuluan, 43–48.</w:t>
      </w:r>
    </w:p>
    <w:p w:rsidR="00110060" w:rsidRDefault="008709BB" w:rsidP="00110060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fldChar w:fldCharType="begin" w:fldLock="1"/>
      </w: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fldChar w:fldCharType="separate"/>
      </w:r>
      <w:r w:rsidRPr="00186A3B">
        <w:rPr>
          <w:rFonts w:ascii="Times New Roman" w:hAnsi="Times New Roman" w:cs="Times New Roman"/>
          <w:noProof/>
          <w:sz w:val="24"/>
          <w:szCs w:val="24"/>
        </w:rPr>
        <w:t>Klas, L., &amp; Narkotika, I. I. A. (n.d.). Therapeutic community ( tc ).</w:t>
      </w:r>
    </w:p>
    <w:p w:rsidR="00DB6F6D" w:rsidRPr="00DB6F6D" w:rsidRDefault="00DB6F6D" w:rsidP="00DB6F6D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426240">
        <w:rPr>
          <w:rFonts w:ascii="Times New Roman" w:hAnsi="Times New Roman" w:cs="Times New Roman"/>
          <w:noProof/>
          <w:sz w:val="24"/>
          <w:szCs w:val="24"/>
        </w:rPr>
        <w:t>Konseling, J., &amp; Gani, S. (2013). Therapeutic Community ( TC ) pada Residen Penyalah Guna Narkoba di Panti Social Marsudiputra Dharmapala Inderalaya Sumatera Selatan, 54–57. https://doi.org/10.29210/11000</w:t>
      </w:r>
    </w:p>
    <w:p w:rsidR="0069192B" w:rsidRDefault="008709BB" w:rsidP="0011006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fldChar w:fldCharType="end"/>
      </w:r>
      <w:r w:rsidR="0069192B" w:rsidRPr="000F2B9C">
        <w:rPr>
          <w:rFonts w:ascii="Times New Roman" w:hAnsi="Times New Roman" w:cs="Times New Roman"/>
          <w:noProof/>
          <w:sz w:val="24"/>
          <w:szCs w:val="24"/>
        </w:rPr>
        <w:t xml:space="preserve">Napza, P. (2015). Jurnal Kesehatan Masyarakat, </w:t>
      </w:r>
      <w:r w:rsidR="0069192B" w:rsidRPr="000F2B9C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="0069192B" w:rsidRPr="000F2B9C">
        <w:rPr>
          <w:rFonts w:ascii="Times New Roman" w:hAnsi="Times New Roman" w:cs="Times New Roman"/>
          <w:noProof/>
          <w:sz w:val="24"/>
          <w:szCs w:val="24"/>
        </w:rPr>
        <w:t>(1), 153–159.</w:t>
      </w:r>
    </w:p>
    <w:p w:rsidR="00F15909" w:rsidRPr="00F15909" w:rsidRDefault="00F15909" w:rsidP="00F15909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Theme="majorBidi" w:hAnsiTheme="majorBidi" w:cstheme="majorBidi"/>
          <w:noProof/>
          <w:sz w:val="24"/>
          <w:szCs w:val="24"/>
          <w:lang w:val="en-US"/>
        </w:rPr>
      </w:pPr>
      <w:r w:rsidRPr="00F15909">
        <w:rPr>
          <w:rFonts w:asciiTheme="majorBidi" w:hAnsiTheme="majorBidi" w:cstheme="majorBidi"/>
          <w:noProof/>
          <w:sz w:val="24"/>
          <w:szCs w:val="24"/>
        </w:rPr>
        <w:t>Napza, J., Digunakan, Y., &amp; Kota, D. I. (2017). No Title, (January), 27–38. https://doi.org/10.20473/ijph.v12i1.2017.27-38</w:t>
      </w:r>
    </w:p>
    <w:p w:rsidR="0069192B" w:rsidRPr="000F2B9C" w:rsidRDefault="0069192B" w:rsidP="008709B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F2B9C">
        <w:rPr>
          <w:rFonts w:ascii="Times New Roman" w:hAnsi="Times New Roman" w:cs="Times New Roman"/>
          <w:noProof/>
          <w:sz w:val="24"/>
          <w:szCs w:val="24"/>
        </w:rPr>
        <w:t xml:space="preserve">Narkoba, P., &amp; Rehabilitasi, B. (n.d.). A ., </w:t>
      </w:r>
      <w:r w:rsidRPr="000F2B9C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0F2B9C">
        <w:rPr>
          <w:rFonts w:ascii="Times New Roman" w:hAnsi="Times New Roman" w:cs="Times New Roman"/>
          <w:noProof/>
          <w:sz w:val="24"/>
          <w:szCs w:val="24"/>
        </w:rPr>
        <w:t>(2), 269–292.</w:t>
      </w:r>
    </w:p>
    <w:p w:rsidR="0069192B" w:rsidRPr="000F2B9C" w:rsidRDefault="0069192B" w:rsidP="00CB2C8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0F2B9C">
        <w:rPr>
          <w:rFonts w:ascii="Times New Roman" w:hAnsi="Times New Roman" w:cs="Times New Roman"/>
          <w:noProof/>
          <w:sz w:val="24"/>
          <w:szCs w:val="24"/>
        </w:rPr>
        <w:t xml:space="preserve">Nuraeni, L., &amp; Pendahuluan, A. (2012). EFEKTIVITAS PENGGUNAAN METODE THEURAPEUTIC COMMUNITY ( TC ) DALAM MEMBANGUN KESADARAN KELAYAN, </w:t>
      </w:r>
      <w:r w:rsidRPr="000F2B9C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F2B9C">
        <w:rPr>
          <w:rFonts w:ascii="Times New Roman" w:hAnsi="Times New Roman" w:cs="Times New Roman"/>
          <w:noProof/>
          <w:sz w:val="24"/>
          <w:szCs w:val="24"/>
        </w:rPr>
        <w:t>(1), 13–30.</w:t>
      </w:r>
      <w:r w:rsidR="00CB2C84" w:rsidRPr="00CB2C8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B2C84">
        <w:rPr>
          <w:rFonts w:ascii="Times New Roman" w:hAnsi="Times New Roman" w:cs="Times New Roman"/>
          <w:noProof/>
          <w:sz w:val="24"/>
          <w:szCs w:val="24"/>
        </w:rPr>
        <w:t>https:</w:t>
      </w:r>
      <w:r w:rsidR="00CB2C84" w:rsidRPr="00426240">
        <w:rPr>
          <w:rFonts w:ascii="Times New Roman" w:hAnsi="Times New Roman" w:cs="Times New Roman"/>
          <w:noProof/>
          <w:sz w:val="24"/>
          <w:szCs w:val="24"/>
        </w:rPr>
        <w:t>//doi.org/10.24090</w:t>
      </w:r>
    </w:p>
    <w:p w:rsidR="00AA1BEC" w:rsidRDefault="0069192B" w:rsidP="007E2F48">
      <w:pPr>
        <w:spacing w:line="24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AA1BEC" w:rsidRPr="007E2F48">
        <w:rPr>
          <w:rFonts w:asciiTheme="majorBidi" w:hAnsiTheme="majorBidi" w:cstheme="majorBidi"/>
          <w:sz w:val="24"/>
          <w:szCs w:val="24"/>
          <w:lang w:val="en-US"/>
        </w:rPr>
        <w:t>Undang-Undang Republik Indonesia no 35 tahun 2009 pasal 54 tentang Narkotika</w:t>
      </w:r>
      <w:r w:rsidR="00AA1BEC">
        <w:rPr>
          <w:rFonts w:asciiTheme="majorBidi" w:hAnsiTheme="majorBidi" w:cstheme="majorBidi"/>
          <w:sz w:val="24"/>
          <w:szCs w:val="24"/>
          <w:lang w:val="en-US"/>
        </w:rPr>
        <w:t xml:space="preserve"> (diakses pada 6 sepetember 2019)</w:t>
      </w:r>
    </w:p>
    <w:p w:rsidR="008E4A4B" w:rsidRDefault="008E4A4B" w:rsidP="00933591">
      <w:pPr>
        <w:spacing w:line="240" w:lineRule="auto"/>
        <w:ind w:left="567" w:hanging="567"/>
        <w:jc w:val="both"/>
        <w:sectPr w:rsidR="008E4A4B" w:rsidSect="00B51700">
          <w:headerReference w:type="even" r:id="rId9"/>
          <w:headerReference w:type="default" r:id="rId10"/>
          <w:footerReference w:type="default" r:id="rId11"/>
          <w:pgSz w:w="11906" w:h="16838"/>
          <w:pgMar w:top="2268" w:right="1701" w:bottom="1701" w:left="2268" w:header="720" w:footer="720" w:gutter="0"/>
          <w:pgNumType w:start="181"/>
          <w:cols w:space="720"/>
          <w:docGrid w:linePitch="360"/>
        </w:sectPr>
      </w:pPr>
    </w:p>
    <w:p w:rsidR="0064369C" w:rsidRDefault="008E4A4B" w:rsidP="00933591">
      <w:pPr>
        <w:spacing w:line="240" w:lineRule="auto"/>
        <w:ind w:left="567" w:hanging="567"/>
        <w:jc w:val="both"/>
        <w:rPr>
          <w:rFonts w:asciiTheme="majorBidi" w:hAnsiTheme="majorBidi" w:cstheme="majorBidi"/>
          <w:sz w:val="24"/>
          <w:szCs w:val="24"/>
          <w:lang w:val="en-US"/>
        </w:rPr>
      </w:pPr>
      <w:hyperlink r:id="rId12" w:history="1">
        <w:r w:rsidR="0064369C" w:rsidRPr="00D324DC">
          <w:rPr>
            <w:rStyle w:val="Hyperlink"/>
            <w:rFonts w:asciiTheme="majorBidi" w:hAnsiTheme="majorBidi" w:cstheme="majorBidi"/>
            <w:sz w:val="24"/>
            <w:szCs w:val="24"/>
            <w:lang w:val="en-US"/>
          </w:rPr>
          <w:t>http://www.babesrehab-bnn.info/index.php/pelayanan/rehabilitasi-sosial</w:t>
        </w:r>
      </w:hyperlink>
      <w:r w:rsidR="00483B74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792FE3">
        <w:rPr>
          <w:rFonts w:asciiTheme="majorBidi" w:hAnsiTheme="majorBidi" w:cstheme="majorBidi"/>
          <w:sz w:val="24"/>
          <w:szCs w:val="24"/>
          <w:lang w:val="en-US"/>
        </w:rPr>
        <w:t>(d</w:t>
      </w:r>
      <w:r w:rsidR="0064369C">
        <w:rPr>
          <w:rFonts w:asciiTheme="majorBidi" w:hAnsiTheme="majorBidi" w:cstheme="majorBidi"/>
          <w:sz w:val="24"/>
          <w:szCs w:val="24"/>
          <w:lang w:val="en-US"/>
        </w:rPr>
        <w:t>iakses pada 17 septemeber 2019)</w:t>
      </w:r>
    </w:p>
    <w:p w:rsidR="0064369C" w:rsidRDefault="00CD488B" w:rsidP="00933591">
      <w:pPr>
        <w:spacing w:line="240" w:lineRule="auto"/>
        <w:ind w:left="567" w:hanging="567"/>
        <w:jc w:val="both"/>
        <w:rPr>
          <w:rFonts w:asciiTheme="majorBidi" w:hAnsiTheme="majorBidi" w:cstheme="majorBidi"/>
          <w:sz w:val="24"/>
          <w:szCs w:val="24"/>
          <w:lang w:val="en-US"/>
        </w:rPr>
      </w:pPr>
      <w:hyperlink r:id="rId13" w:history="1">
        <w:r w:rsidR="0064369C" w:rsidRPr="00853A4D">
          <w:rPr>
            <w:rStyle w:val="Hyperlink"/>
            <w:rFonts w:asciiTheme="majorBidi" w:hAnsiTheme="majorBidi" w:cstheme="majorBidi"/>
            <w:sz w:val="24"/>
            <w:szCs w:val="24"/>
            <w:lang w:val="en-US"/>
          </w:rPr>
          <w:t>http://www.rumahcemara.or.id/rumahcemara.or.id/</w:t>
        </w:r>
      </w:hyperlink>
      <w:r w:rsidR="00792FE3">
        <w:rPr>
          <w:rFonts w:asciiTheme="majorBidi" w:hAnsiTheme="majorBidi" w:cstheme="majorBidi"/>
          <w:sz w:val="24"/>
          <w:szCs w:val="24"/>
          <w:lang w:val="en-US"/>
        </w:rPr>
        <w:t xml:space="preserve">  (dia</w:t>
      </w:r>
      <w:r w:rsidR="0064369C">
        <w:rPr>
          <w:rFonts w:asciiTheme="majorBidi" w:hAnsiTheme="majorBidi" w:cstheme="majorBidi"/>
          <w:sz w:val="24"/>
          <w:szCs w:val="24"/>
          <w:lang w:val="en-US"/>
        </w:rPr>
        <w:t xml:space="preserve">kses pada 14 september 2019) </w:t>
      </w:r>
    </w:p>
    <w:p w:rsidR="00D9443E" w:rsidRDefault="00CD488B" w:rsidP="00933591">
      <w:pPr>
        <w:spacing w:line="240" w:lineRule="auto"/>
        <w:ind w:left="567" w:hanging="567"/>
        <w:jc w:val="both"/>
        <w:rPr>
          <w:rFonts w:asciiTheme="majorBidi" w:hAnsiTheme="majorBidi" w:cstheme="majorBidi"/>
          <w:sz w:val="24"/>
          <w:szCs w:val="24"/>
          <w:lang w:val="en-US"/>
        </w:rPr>
      </w:pPr>
      <w:hyperlink r:id="rId14" w:history="1">
        <w:r w:rsidR="00A13BE1" w:rsidRPr="00CB1784">
          <w:rPr>
            <w:rStyle w:val="Hyperlink"/>
            <w:rFonts w:asciiTheme="majorBidi" w:hAnsiTheme="majorBidi" w:cstheme="majorBidi"/>
            <w:sz w:val="24"/>
            <w:szCs w:val="24"/>
            <w:lang w:val="en-US"/>
          </w:rPr>
          <w:t>http://digilib.uin-suka.ac.id/29062/2/12220092</w:t>
        </w:r>
      </w:hyperlink>
      <w:r w:rsidR="00A13BE1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792FE3">
        <w:rPr>
          <w:rFonts w:asciiTheme="majorBidi" w:hAnsiTheme="majorBidi" w:cstheme="majorBidi"/>
          <w:sz w:val="24"/>
          <w:szCs w:val="24"/>
          <w:lang w:val="en-US"/>
        </w:rPr>
        <w:t>(d</w:t>
      </w:r>
      <w:r w:rsidR="00A13BE1">
        <w:rPr>
          <w:rFonts w:asciiTheme="majorBidi" w:hAnsiTheme="majorBidi" w:cstheme="majorBidi"/>
          <w:sz w:val="24"/>
          <w:szCs w:val="24"/>
          <w:lang w:val="en-US"/>
        </w:rPr>
        <w:t>iakses pada 22 Oktober 2019)</w:t>
      </w:r>
    </w:p>
    <w:p w:rsidR="00BD08CE" w:rsidRDefault="00CD488B" w:rsidP="00933591">
      <w:pPr>
        <w:spacing w:line="240" w:lineRule="auto"/>
        <w:ind w:left="567" w:hanging="567"/>
        <w:jc w:val="both"/>
        <w:rPr>
          <w:rFonts w:asciiTheme="majorBidi" w:hAnsiTheme="majorBidi" w:cstheme="majorBidi"/>
          <w:sz w:val="24"/>
          <w:szCs w:val="24"/>
          <w:lang w:val="en-US"/>
        </w:rPr>
      </w:pPr>
      <w:hyperlink r:id="rId15" w:history="1">
        <w:r w:rsidR="00BD08CE" w:rsidRPr="00880DA0">
          <w:rPr>
            <w:rStyle w:val="Hyperlink"/>
            <w:rFonts w:asciiTheme="majorBidi" w:hAnsiTheme="majorBidi" w:cstheme="majorBidi"/>
            <w:sz w:val="24"/>
            <w:szCs w:val="24"/>
            <w:lang w:val="en-US"/>
          </w:rPr>
          <w:t>http://www.sekarmawar.com/</w:t>
        </w:r>
      </w:hyperlink>
      <w:r w:rsidR="00BD08CE">
        <w:rPr>
          <w:rFonts w:asciiTheme="majorBidi" w:hAnsiTheme="majorBidi" w:cstheme="majorBidi"/>
          <w:sz w:val="24"/>
          <w:szCs w:val="24"/>
          <w:lang w:val="en-US"/>
        </w:rPr>
        <w:t xml:space="preserve"> (diakses pada 19 desember 2019)</w:t>
      </w:r>
    </w:p>
    <w:p w:rsidR="002E61E9" w:rsidRDefault="0069192B" w:rsidP="00A13BE1">
      <w:pPr>
        <w:spacing w:line="360" w:lineRule="auto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Buku </w:t>
      </w:r>
      <w:r w:rsidR="002E61E9" w:rsidRPr="00533378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: </w:t>
      </w:r>
    </w:p>
    <w:p w:rsidR="006A0D20" w:rsidRPr="00BD08CE" w:rsidRDefault="00BD08CE" w:rsidP="00BD08CE">
      <w:pPr>
        <w:ind w:left="567" w:hanging="567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C7319D">
        <w:rPr>
          <w:rFonts w:asciiTheme="majorBidi" w:hAnsiTheme="majorBidi" w:cstheme="majorBidi"/>
          <w:sz w:val="24"/>
          <w:szCs w:val="24"/>
        </w:rPr>
        <w:t xml:space="preserve">Agustiani, H. (2009). </w:t>
      </w:r>
      <w:r w:rsidRPr="00C7319D">
        <w:rPr>
          <w:rFonts w:asciiTheme="majorBidi" w:hAnsiTheme="majorBidi" w:cstheme="majorBidi"/>
          <w:i/>
          <w:iCs/>
          <w:sz w:val="24"/>
          <w:szCs w:val="24"/>
        </w:rPr>
        <w:t xml:space="preserve">Psikologi Perkembangan </w:t>
      </w:r>
      <w:r>
        <w:rPr>
          <w:rFonts w:asciiTheme="majorBidi" w:hAnsiTheme="majorBidi" w:cstheme="majorBidi"/>
          <w:i/>
          <w:iCs/>
          <w:sz w:val="24"/>
          <w:szCs w:val="24"/>
        </w:rPr>
        <w:t>(Pendekatan Ekologi Kaitannya</w:t>
      </w:r>
      <w:r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  <w:r w:rsidRPr="00C7319D">
        <w:rPr>
          <w:rFonts w:asciiTheme="majorBidi" w:hAnsiTheme="majorBidi" w:cstheme="majorBidi"/>
          <w:i/>
          <w:iCs/>
          <w:sz w:val="24"/>
          <w:szCs w:val="24"/>
        </w:rPr>
        <w:t>dengan Konep Diri dan Penyesuain Diri pada Remaja)</w:t>
      </w:r>
      <w:r w:rsidRPr="00C7319D">
        <w:rPr>
          <w:rFonts w:asciiTheme="majorBidi" w:hAnsiTheme="majorBidi" w:cstheme="majorBidi"/>
          <w:sz w:val="24"/>
          <w:szCs w:val="24"/>
        </w:rPr>
        <w:t>. Bandung: Refika Aditama</w:t>
      </w:r>
    </w:p>
    <w:p w:rsidR="0083517E" w:rsidRDefault="0083517E" w:rsidP="006F5EB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Creswell, W. J. (2014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ndekatan Metode Kualitatif, Kuantitatif, dan Campuran</w:t>
      </w:r>
      <w:r>
        <w:rPr>
          <w:rFonts w:ascii="Times New Roman" w:hAnsi="Times New Roman" w:cs="Times New Roman"/>
          <w:noProof/>
          <w:sz w:val="24"/>
          <w:szCs w:val="24"/>
        </w:rPr>
        <w:t>. Yogyakarta: Pustaka Pelajar.</w:t>
      </w:r>
    </w:p>
    <w:p w:rsidR="00944532" w:rsidRPr="00944532" w:rsidRDefault="00944532" w:rsidP="006F5EB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George, D Leon. (2010). </w:t>
      </w:r>
      <w:r w:rsidRPr="0094453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The Therapeutic Community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New York: Springer Publishing Company.</w:t>
      </w:r>
    </w:p>
    <w:p w:rsidR="0083517E" w:rsidRDefault="0083517E" w:rsidP="006F5EB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Fahrudin, A. (2014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ngantar Kesejahteraan Sosi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Bandung: Refika Aditama.</w:t>
      </w:r>
    </w:p>
    <w:p w:rsidR="0083517E" w:rsidRDefault="0083517E" w:rsidP="006F5EB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awari, D. (2012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nyalahgunaan &amp; Ketergantungan NAZA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akarta: Badan Penerbit FKUI.</w:t>
      </w:r>
    </w:p>
    <w:p w:rsidR="0083517E" w:rsidRDefault="0083517E" w:rsidP="006F5EB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Iskandar, J. (2017). 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Membangun Kektuan Masyarakat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Bandung: Puspaga Bandung</w:t>
      </w:r>
    </w:p>
    <w:p w:rsidR="00483B74" w:rsidRPr="00483B74" w:rsidRDefault="00483B74" w:rsidP="006F5EB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Kadarmanta. (2010). 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Narkoba Pembunuh Karakter Bangsa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Jakarta: PT Forum Media Utama</w:t>
      </w:r>
    </w:p>
    <w:p w:rsidR="0083517E" w:rsidRDefault="0083517E" w:rsidP="006F5EB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oleong. (2017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Kualitatif</w:t>
      </w:r>
      <w:r>
        <w:rPr>
          <w:rFonts w:ascii="Times New Roman" w:hAnsi="Times New Roman" w:cs="Times New Roman"/>
          <w:noProof/>
          <w:sz w:val="24"/>
          <w:szCs w:val="24"/>
        </w:rPr>
        <w:t>. Bandung: PT Remaja Rosdakarya.</w:t>
      </w:r>
    </w:p>
    <w:p w:rsidR="006F5EB2" w:rsidRPr="006F5EB2" w:rsidRDefault="006F5EB2" w:rsidP="006F5EB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512760">
        <w:rPr>
          <w:rFonts w:ascii="Times New Roman" w:hAnsi="Times New Roman" w:cs="Times New Roman"/>
          <w:noProof/>
          <w:sz w:val="24"/>
          <w:szCs w:val="24"/>
        </w:rPr>
        <w:t xml:space="preserve">Neuman, L. W. (2017). </w:t>
      </w:r>
      <w:r w:rsidRPr="00512760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So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ial: Pendekatan Kualitatif dan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 </w:t>
      </w:r>
      <w:r w:rsidRPr="00512760">
        <w:rPr>
          <w:rFonts w:ascii="Times New Roman" w:hAnsi="Times New Roman" w:cs="Times New Roman"/>
          <w:i/>
          <w:iCs/>
          <w:noProof/>
          <w:sz w:val="24"/>
          <w:szCs w:val="24"/>
        </w:rPr>
        <w:t>Kuantitatif</w:t>
      </w:r>
      <w:r w:rsidRPr="00512760">
        <w:rPr>
          <w:rFonts w:ascii="Times New Roman" w:hAnsi="Times New Roman" w:cs="Times New Roman"/>
          <w:noProof/>
          <w:sz w:val="24"/>
          <w:szCs w:val="24"/>
        </w:rPr>
        <w:t>. jakarta: PT Indeks.</w:t>
      </w:r>
    </w:p>
    <w:p w:rsidR="00483B74" w:rsidRPr="00483B74" w:rsidRDefault="00483B74" w:rsidP="006F5EB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Prayitno,E. (2013). 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Dasar-Dasar Bimbingan dan Konseling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Jakarta: PT Rineka Cipta</w:t>
      </w:r>
    </w:p>
    <w:p w:rsidR="0083517E" w:rsidRDefault="0083517E" w:rsidP="006F5EB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obert K, Y. (2013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tudi Kasusus Desain &amp; Metode</w:t>
      </w:r>
      <w:r>
        <w:rPr>
          <w:rFonts w:ascii="Times New Roman" w:hAnsi="Times New Roman" w:cs="Times New Roman"/>
          <w:noProof/>
          <w:sz w:val="24"/>
          <w:szCs w:val="24"/>
        </w:rPr>
        <w:t>. jakarta: RajaGrafindo Persada.</w:t>
      </w:r>
    </w:p>
    <w:p w:rsidR="0083517E" w:rsidRDefault="0083517E" w:rsidP="006F5EB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aldana, J. (2009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he Coding Manual For Qualitative Researchers</w:t>
      </w:r>
      <w:r>
        <w:rPr>
          <w:rFonts w:ascii="Times New Roman" w:hAnsi="Times New Roman" w:cs="Times New Roman"/>
          <w:noProof/>
          <w:sz w:val="24"/>
          <w:szCs w:val="24"/>
        </w:rPr>
        <w:t>. London: Sage Publications.</w:t>
      </w:r>
    </w:p>
    <w:p w:rsidR="0083517E" w:rsidRDefault="0083517E" w:rsidP="006F5EB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oekanto, S. (2012). (2012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osiologi Suatu Pengantar</w:t>
      </w:r>
      <w:r>
        <w:rPr>
          <w:rFonts w:ascii="Times New Roman" w:hAnsi="Times New Roman" w:cs="Times New Roman"/>
          <w:noProof/>
          <w:sz w:val="24"/>
          <w:szCs w:val="24"/>
        </w:rPr>
        <w:t>. Jakarta: PT. Rajagrafindo Persada.</w:t>
      </w:r>
    </w:p>
    <w:p w:rsidR="0083517E" w:rsidRDefault="0083517E" w:rsidP="006F5EB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harto, E. (2009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kerja Sosial di Dunia Industri</w:t>
      </w:r>
      <w:r>
        <w:rPr>
          <w:rFonts w:ascii="Times New Roman" w:hAnsi="Times New Roman" w:cs="Times New Roman"/>
          <w:noProof/>
          <w:sz w:val="24"/>
          <w:szCs w:val="24"/>
        </w:rPr>
        <w:t>. Bandung: Alfabeta.</w:t>
      </w:r>
    </w:p>
    <w:p w:rsidR="0083517E" w:rsidRDefault="0083517E" w:rsidP="006F5EB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harto, E. (2010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embangun Masyarakat Memberdayakan Rakyat Kajian Strategis Pembangunan Kesejahteraan Sosial dan Pekerja Sosial</w:t>
      </w:r>
      <w:r>
        <w:rPr>
          <w:rFonts w:ascii="Times New Roman" w:hAnsi="Times New Roman" w:cs="Times New Roman"/>
          <w:noProof/>
          <w:sz w:val="24"/>
          <w:szCs w:val="24"/>
        </w:rPr>
        <w:t>. Bandung: Refika Aditama.</w:t>
      </w:r>
    </w:p>
    <w:p w:rsidR="00483B74" w:rsidRPr="00483B74" w:rsidRDefault="00483B74" w:rsidP="006F5EB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ofyan S, W. (2013). </w:t>
      </w:r>
      <w:r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 xml:space="preserve">Konseling Individual Teori dan Praktek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Bandung: PT Alfabeta</w:t>
      </w:r>
    </w:p>
    <w:p w:rsidR="00AA6287" w:rsidRPr="0083517E" w:rsidRDefault="0083517E" w:rsidP="006F5EB2">
      <w:pPr>
        <w:ind w:left="426" w:hanging="426"/>
        <w:jc w:val="both"/>
        <w:rPr>
          <w:rFonts w:asciiTheme="majorBidi" w:hAnsiTheme="majorBidi" w:cstheme="majorBidi"/>
          <w:sz w:val="23"/>
          <w:szCs w:val="23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 w:rsidR="00AA6287">
        <w:rPr>
          <w:rFonts w:ascii="TimesNewRomanPSMT" w:hAnsi="TimesNewRomanPSMT" w:cs="TimesNewRomanPSMT"/>
          <w:sz w:val="24"/>
          <w:szCs w:val="24"/>
        </w:rPr>
        <w:t xml:space="preserve"> </w:t>
      </w:r>
    </w:p>
    <w:p w:rsidR="009F491B" w:rsidRPr="0064369C" w:rsidRDefault="009F491B" w:rsidP="0064369C">
      <w:pPr>
        <w:ind w:left="567" w:hanging="567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9F491B" w:rsidRDefault="006826D4" w:rsidP="006826D4">
      <w:pPr>
        <w:tabs>
          <w:tab w:val="left" w:pos="5535"/>
        </w:tabs>
        <w:ind w:left="567" w:hanging="567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tab/>
      </w:r>
      <w:r>
        <w:rPr>
          <w:rFonts w:asciiTheme="majorBidi" w:hAnsiTheme="majorBidi" w:cstheme="majorBidi"/>
          <w:sz w:val="24"/>
          <w:szCs w:val="24"/>
          <w:lang w:val="en-US"/>
        </w:rPr>
        <w:tab/>
      </w:r>
    </w:p>
    <w:p w:rsidR="007547CC" w:rsidRDefault="007547CC" w:rsidP="007547CC">
      <w:pPr>
        <w:ind w:left="567" w:hanging="567"/>
        <w:rPr>
          <w:rFonts w:asciiTheme="majorBidi" w:hAnsiTheme="majorBidi" w:cstheme="majorBidi"/>
          <w:sz w:val="24"/>
          <w:szCs w:val="24"/>
          <w:lang w:val="en-US"/>
        </w:rPr>
      </w:pPr>
    </w:p>
    <w:p w:rsidR="00442DAB" w:rsidRDefault="00442DAB" w:rsidP="007547CC">
      <w:pPr>
        <w:ind w:left="567" w:hanging="567"/>
        <w:rPr>
          <w:rFonts w:asciiTheme="majorBidi" w:hAnsiTheme="majorBidi" w:cstheme="majorBidi"/>
          <w:sz w:val="24"/>
          <w:szCs w:val="24"/>
          <w:lang w:val="en-US"/>
        </w:rPr>
      </w:pPr>
    </w:p>
    <w:p w:rsidR="00442DAB" w:rsidRDefault="00442DAB" w:rsidP="007547CC">
      <w:pPr>
        <w:ind w:left="567" w:hanging="567"/>
        <w:rPr>
          <w:rFonts w:asciiTheme="majorBidi" w:hAnsiTheme="majorBidi" w:cstheme="majorBidi"/>
          <w:sz w:val="24"/>
          <w:szCs w:val="24"/>
          <w:lang w:val="en-US"/>
        </w:rPr>
      </w:pPr>
    </w:p>
    <w:p w:rsidR="00442DAB" w:rsidRDefault="00442DAB" w:rsidP="007547CC">
      <w:pPr>
        <w:ind w:left="567" w:hanging="567"/>
        <w:rPr>
          <w:rFonts w:asciiTheme="majorBidi" w:hAnsiTheme="majorBidi" w:cstheme="majorBidi"/>
          <w:sz w:val="24"/>
          <w:szCs w:val="24"/>
          <w:lang w:val="en-US"/>
        </w:rPr>
      </w:pPr>
    </w:p>
    <w:p w:rsidR="00442DAB" w:rsidRDefault="00442DAB" w:rsidP="007547CC">
      <w:pPr>
        <w:ind w:left="567" w:hanging="567"/>
        <w:rPr>
          <w:rFonts w:asciiTheme="majorBidi" w:hAnsiTheme="majorBidi" w:cstheme="majorBidi"/>
          <w:sz w:val="24"/>
          <w:szCs w:val="24"/>
          <w:lang w:val="en-US"/>
        </w:rPr>
      </w:pPr>
    </w:p>
    <w:p w:rsidR="00442DAB" w:rsidRDefault="00442DAB" w:rsidP="007547CC">
      <w:pPr>
        <w:ind w:left="567" w:hanging="567"/>
        <w:rPr>
          <w:rFonts w:asciiTheme="majorBidi" w:hAnsiTheme="majorBidi" w:cstheme="majorBidi"/>
          <w:sz w:val="24"/>
          <w:szCs w:val="24"/>
          <w:lang w:val="en-US"/>
        </w:rPr>
      </w:pPr>
    </w:p>
    <w:p w:rsidR="00442DAB" w:rsidRDefault="00442DAB" w:rsidP="007547CC">
      <w:pPr>
        <w:ind w:left="567" w:hanging="567"/>
        <w:rPr>
          <w:rFonts w:asciiTheme="majorBidi" w:hAnsiTheme="majorBidi" w:cstheme="majorBidi"/>
          <w:sz w:val="24"/>
          <w:szCs w:val="24"/>
          <w:lang w:val="en-US"/>
        </w:rPr>
      </w:pPr>
    </w:p>
    <w:p w:rsidR="00442DAB" w:rsidRDefault="00442DAB" w:rsidP="007547CC">
      <w:pPr>
        <w:ind w:left="567" w:hanging="567"/>
        <w:rPr>
          <w:rFonts w:asciiTheme="majorBidi" w:hAnsiTheme="majorBidi" w:cstheme="majorBidi"/>
          <w:sz w:val="24"/>
          <w:szCs w:val="24"/>
          <w:lang w:val="en-US"/>
        </w:rPr>
      </w:pPr>
    </w:p>
    <w:p w:rsidR="00442DAB" w:rsidRDefault="00442DAB" w:rsidP="007547CC">
      <w:pPr>
        <w:ind w:left="567" w:hanging="567"/>
        <w:rPr>
          <w:rFonts w:asciiTheme="majorBidi" w:hAnsiTheme="majorBidi" w:cstheme="majorBidi"/>
          <w:sz w:val="24"/>
          <w:szCs w:val="24"/>
          <w:lang w:val="en-US"/>
        </w:rPr>
      </w:pPr>
    </w:p>
    <w:p w:rsidR="00442DAB" w:rsidRPr="00533378" w:rsidRDefault="00442DAB" w:rsidP="007547CC">
      <w:pPr>
        <w:ind w:left="567" w:hanging="567"/>
        <w:rPr>
          <w:rFonts w:asciiTheme="majorBidi" w:hAnsiTheme="majorBidi" w:cstheme="majorBidi"/>
          <w:sz w:val="24"/>
          <w:szCs w:val="24"/>
          <w:lang w:val="en-US"/>
        </w:rPr>
      </w:pPr>
    </w:p>
    <w:sectPr w:rsidR="00442DAB" w:rsidRPr="00533378" w:rsidSect="00CD488B">
      <w:headerReference w:type="default" r:id="rId16"/>
      <w:footerReference w:type="default" r:id="rId17"/>
      <w:pgSz w:w="11906" w:h="16838"/>
      <w:pgMar w:top="2268" w:right="1701" w:bottom="1701" w:left="2268" w:header="720" w:footer="720" w:gutter="0"/>
      <w:pgNumType w:start="194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13BE1" w:rsidRDefault="00A13BE1" w:rsidP="00A13BE1">
      <w:pPr>
        <w:spacing w:after="0" w:line="240" w:lineRule="auto"/>
      </w:pPr>
      <w:r>
        <w:separator/>
      </w:r>
    </w:p>
  </w:endnote>
  <w:endnote w:type="continuationSeparator" w:id="0">
    <w:p w:rsidR="00A13BE1" w:rsidRDefault="00A13BE1" w:rsidP="00A13BE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6039271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B24FC" w:rsidRDefault="00711ED5" w:rsidP="00CD488B">
        <w:pPr>
          <w:pStyle w:val="Footer"/>
          <w:jc w:val="center"/>
        </w:pPr>
        <w:r>
          <w:rPr>
            <w:lang w:val="en-US"/>
          </w:rPr>
          <w:t>1</w:t>
        </w:r>
        <w:r w:rsidR="008E4A4B">
          <w:rPr>
            <w:lang w:val="en-US"/>
          </w:rPr>
          <w:t>9</w:t>
        </w:r>
        <w:r w:rsidR="00CD488B">
          <w:rPr>
            <w:lang w:val="en-US"/>
          </w:rPr>
          <w:t>3</w:t>
        </w:r>
      </w:p>
    </w:sdtContent>
  </w:sdt>
  <w:p w:rsidR="00A13BE1" w:rsidRDefault="00A13BE1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E4A4B" w:rsidRDefault="008E4A4B" w:rsidP="008E4A4B">
    <w:pPr>
      <w:pStyle w:val="Footer"/>
      <w:jc w:val="center"/>
    </w:pPr>
  </w:p>
  <w:p w:rsidR="008E4A4B" w:rsidRDefault="008E4A4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13BE1" w:rsidRDefault="00A13BE1" w:rsidP="00A13BE1">
      <w:pPr>
        <w:spacing w:after="0" w:line="240" w:lineRule="auto"/>
      </w:pPr>
      <w:r>
        <w:separator/>
      </w:r>
    </w:p>
  </w:footnote>
  <w:footnote w:type="continuationSeparator" w:id="0">
    <w:p w:rsidR="00A13BE1" w:rsidRDefault="00A13BE1" w:rsidP="00A13BE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8697246"/>
      <w:docPartObj>
        <w:docPartGallery w:val="Page Numbers (Top of Page)"/>
        <w:docPartUnique/>
      </w:docPartObj>
    </w:sdtPr>
    <w:sdtEndPr>
      <w:rPr>
        <w:noProof/>
      </w:rPr>
    </w:sdtEndPr>
    <w:sdtContent>
      <w:p w:rsidR="00CD488B" w:rsidRDefault="00CD488B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94</w:t>
        </w:r>
        <w:r>
          <w:rPr>
            <w:noProof/>
          </w:rPr>
          <w:fldChar w:fldCharType="end"/>
        </w:r>
      </w:p>
    </w:sdtContent>
  </w:sdt>
  <w:p w:rsidR="00A13BE1" w:rsidRDefault="00A13BE1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E4A4B" w:rsidRDefault="008E4A4B" w:rsidP="008E4A4B">
    <w:pPr>
      <w:pStyle w:val="Header"/>
      <w:jc w:val="right"/>
    </w:pPr>
  </w:p>
  <w:p w:rsidR="008E4A4B" w:rsidRPr="008E4A4B" w:rsidRDefault="008E4A4B" w:rsidP="008E4A4B">
    <w:pPr>
      <w:pStyle w:val="Header"/>
      <w:jc w:val="right"/>
      <w:rPr>
        <w:lang w:val="en-US"/>
      </w:rP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840279567"/>
      <w:docPartObj>
        <w:docPartGallery w:val="Page Numbers (Top of Page)"/>
        <w:docPartUnique/>
      </w:docPartObj>
    </w:sdtPr>
    <w:sdtEndPr>
      <w:rPr>
        <w:noProof/>
      </w:rPr>
    </w:sdtEndPr>
    <w:sdtContent>
      <w:p w:rsidR="008E4A4B" w:rsidRDefault="008E4A4B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D488B">
          <w:rPr>
            <w:noProof/>
          </w:rPr>
          <w:t>195</w:t>
        </w:r>
        <w:r>
          <w:rPr>
            <w:noProof/>
          </w:rPr>
          <w:fldChar w:fldCharType="end"/>
        </w:r>
      </w:p>
    </w:sdtContent>
  </w:sdt>
  <w:p w:rsidR="008E4A4B" w:rsidRPr="008E4A4B" w:rsidRDefault="008E4A4B" w:rsidP="008E4A4B">
    <w:pPr>
      <w:pStyle w:val="Header"/>
      <w:jc w:val="right"/>
      <w:rPr>
        <w:lang w:val="en-US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A26744"/>
    <w:multiLevelType w:val="hybridMultilevel"/>
    <w:tmpl w:val="6648360C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  <w:sz w:val="2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A6B21BF"/>
    <w:multiLevelType w:val="hybridMultilevel"/>
    <w:tmpl w:val="DCA06E60"/>
    <w:lvl w:ilvl="0" w:tplc="DABAC568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evenAndOddHeaders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D2AE5"/>
    <w:rsid w:val="0002377E"/>
    <w:rsid w:val="00091775"/>
    <w:rsid w:val="000E14ED"/>
    <w:rsid w:val="00110060"/>
    <w:rsid w:val="001567E0"/>
    <w:rsid w:val="00171E60"/>
    <w:rsid w:val="001C2E1C"/>
    <w:rsid w:val="001E473D"/>
    <w:rsid w:val="002247B7"/>
    <w:rsid w:val="00266E6D"/>
    <w:rsid w:val="002D3C3E"/>
    <w:rsid w:val="002E61E9"/>
    <w:rsid w:val="002E6990"/>
    <w:rsid w:val="002F0033"/>
    <w:rsid w:val="00364CAC"/>
    <w:rsid w:val="003C575A"/>
    <w:rsid w:val="00442459"/>
    <w:rsid w:val="00442DAB"/>
    <w:rsid w:val="00475FD9"/>
    <w:rsid w:val="00483B74"/>
    <w:rsid w:val="004A104C"/>
    <w:rsid w:val="004E092B"/>
    <w:rsid w:val="005155A7"/>
    <w:rsid w:val="00533378"/>
    <w:rsid w:val="00560B59"/>
    <w:rsid w:val="00560E14"/>
    <w:rsid w:val="005D2AE5"/>
    <w:rsid w:val="006248C6"/>
    <w:rsid w:val="0064369C"/>
    <w:rsid w:val="00660618"/>
    <w:rsid w:val="006710F5"/>
    <w:rsid w:val="006826D4"/>
    <w:rsid w:val="0069192B"/>
    <w:rsid w:val="006A0D20"/>
    <w:rsid w:val="006F0F89"/>
    <w:rsid w:val="006F4C8D"/>
    <w:rsid w:val="006F5EB2"/>
    <w:rsid w:val="00704733"/>
    <w:rsid w:val="00711ED5"/>
    <w:rsid w:val="007148EE"/>
    <w:rsid w:val="00717DAE"/>
    <w:rsid w:val="00722569"/>
    <w:rsid w:val="007308A1"/>
    <w:rsid w:val="007449E7"/>
    <w:rsid w:val="007547CC"/>
    <w:rsid w:val="00757816"/>
    <w:rsid w:val="00792FE3"/>
    <w:rsid w:val="007A36DD"/>
    <w:rsid w:val="007C13E2"/>
    <w:rsid w:val="007E2F48"/>
    <w:rsid w:val="0083517E"/>
    <w:rsid w:val="008709BB"/>
    <w:rsid w:val="0088218B"/>
    <w:rsid w:val="00887B15"/>
    <w:rsid w:val="008E4A4B"/>
    <w:rsid w:val="008F4366"/>
    <w:rsid w:val="00927D12"/>
    <w:rsid w:val="00933591"/>
    <w:rsid w:val="00944532"/>
    <w:rsid w:val="009F491B"/>
    <w:rsid w:val="00A0114A"/>
    <w:rsid w:val="00A10B78"/>
    <w:rsid w:val="00A13BE1"/>
    <w:rsid w:val="00A14358"/>
    <w:rsid w:val="00A15E4B"/>
    <w:rsid w:val="00A82546"/>
    <w:rsid w:val="00AA1BEC"/>
    <w:rsid w:val="00AA6287"/>
    <w:rsid w:val="00AE62E2"/>
    <w:rsid w:val="00B06AA4"/>
    <w:rsid w:val="00B51700"/>
    <w:rsid w:val="00B8538B"/>
    <w:rsid w:val="00BD08CE"/>
    <w:rsid w:val="00C15C3D"/>
    <w:rsid w:val="00C167C1"/>
    <w:rsid w:val="00C50E37"/>
    <w:rsid w:val="00C7319D"/>
    <w:rsid w:val="00C75A66"/>
    <w:rsid w:val="00C75B72"/>
    <w:rsid w:val="00C9015C"/>
    <w:rsid w:val="00CB2C84"/>
    <w:rsid w:val="00CD05AB"/>
    <w:rsid w:val="00CD488B"/>
    <w:rsid w:val="00CD5628"/>
    <w:rsid w:val="00D428D0"/>
    <w:rsid w:val="00D9443E"/>
    <w:rsid w:val="00DB24FC"/>
    <w:rsid w:val="00DB6F6D"/>
    <w:rsid w:val="00E500E1"/>
    <w:rsid w:val="00EE53BE"/>
    <w:rsid w:val="00F15909"/>
    <w:rsid w:val="00F513ED"/>
    <w:rsid w:val="00F57AEE"/>
    <w:rsid w:val="00F863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E61E9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13BE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13BE1"/>
  </w:style>
  <w:style w:type="paragraph" w:styleId="Footer">
    <w:name w:val="footer"/>
    <w:basedOn w:val="Normal"/>
    <w:link w:val="FooterChar"/>
    <w:uiPriority w:val="99"/>
    <w:unhideWhenUsed/>
    <w:rsid w:val="00A13BE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13BE1"/>
  </w:style>
  <w:style w:type="paragraph" w:styleId="BalloonText">
    <w:name w:val="Balloon Text"/>
    <w:basedOn w:val="Normal"/>
    <w:link w:val="BalloonTextChar"/>
    <w:uiPriority w:val="99"/>
    <w:semiHidden/>
    <w:unhideWhenUsed/>
    <w:rsid w:val="00A13BE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13BE1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6A0D20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E61E9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13BE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13BE1"/>
  </w:style>
  <w:style w:type="paragraph" w:styleId="Footer">
    <w:name w:val="footer"/>
    <w:basedOn w:val="Normal"/>
    <w:link w:val="FooterChar"/>
    <w:uiPriority w:val="99"/>
    <w:unhideWhenUsed/>
    <w:rsid w:val="00A13BE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13BE1"/>
  </w:style>
  <w:style w:type="paragraph" w:styleId="BalloonText">
    <w:name w:val="Balloon Text"/>
    <w:basedOn w:val="Normal"/>
    <w:link w:val="BalloonTextChar"/>
    <w:uiPriority w:val="99"/>
    <w:semiHidden/>
    <w:unhideWhenUsed/>
    <w:rsid w:val="00A13BE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13BE1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6A0D2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9570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www.rumahcemara.or.id/rumahcemara.or.id/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www.babesrehab-bnn.info/index.php/pelayanan/rehabilitasi-sosial" TargetMode="External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hyperlink" Target="http://www.sekarmawar.com/" TargetMode="External"/><Relationship Id="rId10" Type="http://schemas.openxmlformats.org/officeDocument/2006/relationships/header" Target="header2.xml"/><Relationship Id="rId19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hyperlink" Target="http://digilib.uin-suka.ac.id/29062/2/1222009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AB03874-F02D-4578-83BC-9F322388DB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1</TotalTime>
  <Pages>3</Pages>
  <Words>575</Words>
  <Characters>3278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38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smail - [2010]</dc:creator>
  <cp:keywords/>
  <dc:description/>
  <cp:lastModifiedBy>ismail - [2010]</cp:lastModifiedBy>
  <cp:revision>34</cp:revision>
  <dcterms:created xsi:type="dcterms:W3CDTF">2019-09-19T01:39:00Z</dcterms:created>
  <dcterms:modified xsi:type="dcterms:W3CDTF">2020-03-05T05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8ddc18f9-98ec-3c3c-82a4-972f83b52865</vt:lpwstr>
  </property>
</Properties>
</file>